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rPr>
          <w:rFonts w:ascii="Times New Roman" w:hAnsi="Times New Roman" w:cs="Times New Roman"/>
        </w:rPr>
        <w:alias w:val="Your Name:"/>
        <w:tag w:val="Your Name:"/>
        <w:id w:val="-686670367"/>
        <w:placeholder>
          <w:docPart w:val="E3A3788E652F4292A67DDA4AF9CBE635"/>
        </w:placeholder>
        <w:temporary/>
        <w:showingPlcHdr/>
        <w15:appearance w15:val="hidden"/>
      </w:sdtPr>
      <w:sdtEndPr/>
      <w:sdtContent>
        <w:p w14:paraId="31846C42" w14:textId="77777777" w:rsidR="00981F54" w:rsidRPr="00981F54" w:rsidRDefault="007F26EF" w:rsidP="00981F54">
          <w:pPr>
            <w:pStyle w:val="NoSpacing"/>
            <w:rPr>
              <w:rFonts w:ascii="Times New Roman" w:hAnsi="Times New Roman" w:cs="Times New Roman"/>
            </w:rPr>
          </w:pPr>
          <w:r w:rsidRPr="00981F54">
            <w:rPr>
              <w:rFonts w:ascii="Times New Roman" w:hAnsi="Times New Roman" w:cs="Times New Roman"/>
            </w:rPr>
            <w:t>Your Name</w:t>
          </w:r>
        </w:p>
      </w:sdtContent>
    </w:sdt>
    <w:p w14:paraId="4039F9D1" w14:textId="77777777" w:rsidR="00981F54" w:rsidRPr="00981F54" w:rsidRDefault="007F26EF" w:rsidP="00981F54">
      <w:pPr>
        <w:pStyle w:val="NoSpacing"/>
        <w:rPr>
          <w:rFonts w:ascii="Times New Roman" w:hAnsi="Times New Roman" w:cs="Times New Roman"/>
        </w:rPr>
      </w:pPr>
      <w:sdt>
        <w:sdtPr>
          <w:rPr>
            <w:rFonts w:ascii="Times New Roman" w:hAnsi="Times New Roman" w:cs="Times New Roman"/>
          </w:rPr>
          <w:alias w:val="Instructor Name:"/>
          <w:tag w:val="Instructor Name:"/>
          <w:id w:val="1392545257"/>
          <w:placeholder>
            <w:docPart w:val="C9A42E4E58F848419CDD1D155C62A4ED"/>
          </w:placeholder>
          <w:temporary/>
          <w:showingPlcHdr/>
          <w15:appearance w15:val="hidden"/>
        </w:sdtPr>
        <w:sdtEndPr/>
        <w:sdtContent>
          <w:r w:rsidRPr="00981F54">
            <w:rPr>
              <w:rFonts w:ascii="Times New Roman" w:hAnsi="Times New Roman" w:cs="Times New Roman"/>
            </w:rPr>
            <w:t>Instructor Name</w:t>
          </w:r>
        </w:sdtContent>
      </w:sdt>
    </w:p>
    <w:p w14:paraId="0B31989A" w14:textId="77777777" w:rsidR="00981F54" w:rsidRPr="00981F54" w:rsidRDefault="007F26EF" w:rsidP="00981F54">
      <w:pPr>
        <w:pStyle w:val="NoSpacing"/>
        <w:rPr>
          <w:rFonts w:ascii="Times New Roman" w:hAnsi="Times New Roman" w:cs="Times New Roman"/>
        </w:rPr>
      </w:pPr>
      <w:sdt>
        <w:sdtPr>
          <w:rPr>
            <w:rFonts w:ascii="Times New Roman" w:hAnsi="Times New Roman" w:cs="Times New Roman"/>
          </w:rPr>
          <w:alias w:val="Course Number:"/>
          <w:tag w:val="Course Number:"/>
          <w:id w:val="1249771000"/>
          <w:placeholder>
            <w:docPart w:val="312A505D43A7400EB8392A5E0ECBD63D"/>
          </w:placeholder>
          <w:temporary/>
          <w:showingPlcHdr/>
          <w15:appearance w15:val="hidden"/>
        </w:sdtPr>
        <w:sdtEndPr/>
        <w:sdtContent>
          <w:r w:rsidRPr="00981F54">
            <w:rPr>
              <w:rFonts w:ascii="Times New Roman" w:hAnsi="Times New Roman" w:cs="Times New Roman"/>
            </w:rPr>
            <w:t>Course Number</w:t>
          </w:r>
        </w:sdtContent>
      </w:sdt>
    </w:p>
    <w:p w14:paraId="08B7FEFA" w14:textId="77777777" w:rsidR="00981F54" w:rsidRPr="00981F54" w:rsidRDefault="007F26EF" w:rsidP="00981F54">
      <w:pPr>
        <w:pStyle w:val="NoSpacing"/>
        <w:rPr>
          <w:rFonts w:ascii="Times New Roman" w:hAnsi="Times New Roman" w:cs="Times New Roman"/>
        </w:rPr>
      </w:pPr>
      <w:sdt>
        <w:sdtPr>
          <w:rPr>
            <w:rFonts w:ascii="Times New Roman" w:hAnsi="Times New Roman" w:cs="Times New Roman"/>
          </w:rPr>
          <w:alias w:val="Date:"/>
          <w:tag w:val="Date:"/>
          <w:id w:val="518209038"/>
          <w:placeholder>
            <w:docPart w:val="3D9D4146FDB74ABBB4AD6A08B1FB7A3E"/>
          </w:placeholder>
          <w:temporary/>
          <w:showingPlcHdr/>
          <w15:appearance w15:val="hidden"/>
        </w:sdtPr>
        <w:sdtEndPr/>
        <w:sdtContent>
          <w:r w:rsidRPr="00981F54">
            <w:rPr>
              <w:rFonts w:ascii="Times New Roman" w:hAnsi="Times New Roman" w:cs="Times New Roman"/>
            </w:rPr>
            <w:t>Date</w:t>
          </w:r>
        </w:sdtContent>
      </w:sdt>
    </w:p>
    <w:p w14:paraId="15BD64AF" w14:textId="77777777" w:rsidR="00C1033C" w:rsidRDefault="00C1033C" w:rsidP="00C1033C">
      <w:pPr>
        <w:spacing w:after="0" w:line="480" w:lineRule="auto"/>
        <w:rPr>
          <w:rFonts w:ascii="Times New Roman" w:hAnsi="Times New Roman" w:cs="Times New Roman"/>
          <w:sz w:val="24"/>
          <w:szCs w:val="24"/>
        </w:rPr>
      </w:pPr>
    </w:p>
    <w:p w14:paraId="1DCC5954" w14:textId="77777777" w:rsidR="00F57610" w:rsidRDefault="007F26EF" w:rsidP="00A30B3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dia is the land of people with remarkable devotion that go on journeys to reach a deep understanding of nature. These people are known by the name ‘Yogis". They leave the comforts of their home </w:t>
      </w:r>
      <w:r>
        <w:rPr>
          <w:rFonts w:ascii="Times New Roman" w:hAnsi="Times New Roman" w:cs="Times New Roman"/>
          <w:sz w:val="24"/>
          <w:szCs w:val="24"/>
        </w:rPr>
        <w:t xml:space="preserve">and endure the hardships of nature. They develop amazing powers </w:t>
      </w:r>
      <w:r w:rsidR="006E421C">
        <w:rPr>
          <w:rFonts w:ascii="Times New Roman" w:hAnsi="Times New Roman" w:cs="Times New Roman"/>
          <w:sz w:val="24"/>
          <w:szCs w:val="24"/>
        </w:rPr>
        <w:t>of body and mind through Yoga.</w:t>
      </w:r>
      <w:r>
        <w:rPr>
          <w:rFonts w:ascii="Times New Roman" w:hAnsi="Times New Roman" w:cs="Times New Roman"/>
          <w:sz w:val="24"/>
          <w:szCs w:val="24"/>
        </w:rPr>
        <w:t xml:space="preserve"> One such journey of a boy named Neelkanth who traveled across the wonders of India has inspired millions of people. </w:t>
      </w:r>
      <w:r w:rsidR="006726FA">
        <w:rPr>
          <w:rFonts w:ascii="Times New Roman" w:hAnsi="Times New Roman" w:cs="Times New Roman"/>
          <w:sz w:val="24"/>
          <w:szCs w:val="24"/>
        </w:rPr>
        <w:t>He studied different Hindu's Old Scriptures. All along his family knew that one-day Neelkanth will leave his home to become a Yogi. On June 29</w:t>
      </w:r>
      <w:r w:rsidR="006726FA" w:rsidRPr="006726FA">
        <w:rPr>
          <w:rFonts w:ascii="Times New Roman" w:hAnsi="Times New Roman" w:cs="Times New Roman"/>
          <w:sz w:val="24"/>
          <w:szCs w:val="24"/>
          <w:vertAlign w:val="superscript"/>
        </w:rPr>
        <w:t>th</w:t>
      </w:r>
      <w:r w:rsidR="006726FA">
        <w:rPr>
          <w:rFonts w:ascii="Times New Roman" w:hAnsi="Times New Roman" w:cs="Times New Roman"/>
          <w:sz w:val="24"/>
          <w:szCs w:val="24"/>
        </w:rPr>
        <w:t xml:space="preserve"> of 1792 at the age of only 11 years, he started the journey </w:t>
      </w:r>
      <w:r w:rsidR="006726FA">
        <w:rPr>
          <w:rFonts w:ascii="Times New Roman" w:hAnsi="Times New Roman" w:cs="Times New Roman"/>
          <w:sz w:val="24"/>
          <w:szCs w:val="24"/>
        </w:rPr>
        <w:fldChar w:fldCharType="begin"/>
      </w:r>
      <w:r w:rsidR="006726FA">
        <w:rPr>
          <w:rFonts w:ascii="Times New Roman" w:hAnsi="Times New Roman" w:cs="Times New Roman"/>
          <w:sz w:val="24"/>
          <w:szCs w:val="24"/>
        </w:rPr>
        <w:instrText xml:space="preserve"> ADDIN ZOTERO_ITEM CSL_CITATION {"citationID":"Ab6pjxDb","properties":{"formattedCitation":"({\\i{}Incredible True-Life Story of Neelkanth | Unforgettable Journey})","plainCitation":"(Incredible True-Life Story of Neelkanth | Unforgettable Journey)","noteIndex":0},"citationItems":[{"id":187,"uris":["http://zotero.org/users/local/jpfyfVgo/items/W34UMQW6"],"uri":["http://zotero.org/users/local/jpfyfVgo/items/W34UMQW6"],"itemData":{"id":187,"type":"motion_picture","title":"Incredible True-life Story of Neelkanth | unforgettable journey","source":"YouTube","dimensions":"41:29","abstract":"On 29 June 1792, an 11 year old boy in India left the comfort of his home and set out alone on an extraordinary journey to explore the world beyond, to experience nature, to seek knowledge and to help people. Discover India and its rich history and culture through the incredible true-life story of Neelkanth, who walked for 7 years, over 12,000 kilometers, barefoot, with few possessions, across the length and breadth of this fabled land. His journey remains a timeless odyssey into the soul of one of the world’s oldest cultures. It is a story of courage and perseverance, including his amazing trek through the freezing winters of the Himalayas. It is a story of fearlessness when face to face with death. It is the story of a child’s mysterious ability not only to survive, but to absorb wisdom and to selflessly share it with those he met along the way. This child’s unforgettable journey has inspired millions of people in India and beyond for more than 200 years. Experience the magnificent beauty of India in a film both breathtaking and inspirational. Neelkanth Yatra brings to life the real culture and spirituality of India’s diverse people and customs, majestic art and architecture, and the unforgettable sights, sounds and power of its awe-inspiring festivals.","URL":"https://www.youtube.com/watch?v=hmuIyUDJL5E","accessed":{"date-parts":[["2019",10,3]]}}}],"schema":"https://github.com/citation-style-language/schema/raw/master/csl-citation.json"} </w:instrText>
      </w:r>
      <w:r w:rsidR="006726FA">
        <w:rPr>
          <w:rFonts w:ascii="Times New Roman" w:hAnsi="Times New Roman" w:cs="Times New Roman"/>
          <w:sz w:val="24"/>
          <w:szCs w:val="24"/>
        </w:rPr>
        <w:fldChar w:fldCharType="separate"/>
      </w:r>
      <w:r w:rsidR="006726FA" w:rsidRPr="006726FA">
        <w:rPr>
          <w:rFonts w:ascii="Times New Roman" w:hAnsi="Times New Roman" w:cs="Times New Roman"/>
          <w:sz w:val="24"/>
          <w:szCs w:val="24"/>
        </w:rPr>
        <w:t>(</w:t>
      </w:r>
      <w:r w:rsidR="006726FA" w:rsidRPr="006726FA">
        <w:rPr>
          <w:rFonts w:ascii="Times New Roman" w:hAnsi="Times New Roman" w:cs="Times New Roman"/>
          <w:i/>
          <w:iCs/>
          <w:sz w:val="24"/>
          <w:szCs w:val="24"/>
        </w:rPr>
        <w:t>Incredible True-Life Story of Neelkanth | Unforgettable Journey</w:t>
      </w:r>
      <w:r w:rsidR="006726FA" w:rsidRPr="006726FA">
        <w:rPr>
          <w:rFonts w:ascii="Times New Roman" w:hAnsi="Times New Roman" w:cs="Times New Roman"/>
          <w:sz w:val="24"/>
          <w:szCs w:val="24"/>
        </w:rPr>
        <w:t>)</w:t>
      </w:r>
      <w:r w:rsidR="006726FA">
        <w:rPr>
          <w:rFonts w:ascii="Times New Roman" w:hAnsi="Times New Roman" w:cs="Times New Roman"/>
          <w:sz w:val="24"/>
          <w:szCs w:val="24"/>
        </w:rPr>
        <w:fldChar w:fldCharType="end"/>
      </w:r>
      <w:r w:rsidR="006726FA">
        <w:rPr>
          <w:rFonts w:ascii="Times New Roman" w:hAnsi="Times New Roman" w:cs="Times New Roman"/>
          <w:sz w:val="24"/>
          <w:szCs w:val="24"/>
        </w:rPr>
        <w:t xml:space="preserve">. </w:t>
      </w:r>
    </w:p>
    <w:p w14:paraId="438BB77E" w14:textId="77777777" w:rsidR="00F57610" w:rsidRPr="00F57610" w:rsidRDefault="007F26EF" w:rsidP="00F57610">
      <w:pPr>
        <w:spacing w:after="0" w:line="480" w:lineRule="auto"/>
        <w:rPr>
          <w:rFonts w:ascii="Times New Roman" w:hAnsi="Times New Roman" w:cs="Times New Roman"/>
          <w:b/>
          <w:sz w:val="24"/>
          <w:szCs w:val="24"/>
        </w:rPr>
      </w:pPr>
      <w:r w:rsidRPr="00F57610">
        <w:rPr>
          <w:rFonts w:ascii="Times New Roman" w:hAnsi="Times New Roman" w:cs="Times New Roman"/>
          <w:b/>
          <w:sz w:val="24"/>
          <w:szCs w:val="24"/>
        </w:rPr>
        <w:t xml:space="preserve">Experiences </w:t>
      </w:r>
      <w:r w:rsidRPr="00F57610">
        <w:rPr>
          <w:rFonts w:ascii="Times New Roman" w:hAnsi="Times New Roman" w:cs="Times New Roman"/>
          <w:b/>
          <w:sz w:val="24"/>
          <w:szCs w:val="24"/>
        </w:rPr>
        <w:t>Relayed</w:t>
      </w:r>
    </w:p>
    <w:p w14:paraId="620B3DA7" w14:textId="77777777" w:rsidR="00F57610" w:rsidRDefault="007F26EF" w:rsidP="00A30B3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e north, he climbed the roof of the world, the home of snow while he faced water</w:t>
      </w:r>
      <w:r w:rsidR="00747FC5">
        <w:rPr>
          <w:rFonts w:ascii="Times New Roman" w:hAnsi="Times New Roman" w:cs="Times New Roman"/>
          <w:sz w:val="24"/>
          <w:szCs w:val="24"/>
        </w:rPr>
        <w:t xml:space="preserve">less deserts on the other side. He saw people with the development of agriculture, have good knowledge of astronomy and mathematics. His journey included traveling from his hometown to India's holiest river, the Ganges. When people first interacted with him, they were impressed by his intelligence and asked him to come to the town of Haridwar, which was an important place of pilgrimage. </w:t>
      </w:r>
      <w:r w:rsidR="00742066">
        <w:rPr>
          <w:rFonts w:ascii="Times New Roman" w:hAnsi="Times New Roman" w:cs="Times New Roman"/>
          <w:sz w:val="24"/>
          <w:szCs w:val="24"/>
        </w:rPr>
        <w:t xml:space="preserve">When the chief of the pilgrimage asked him to make that place his home, he replied that his journey is like a cloud and wherever there is thirst, he will travel there. He then reached </w:t>
      </w:r>
      <w:r w:rsidR="00D903C5">
        <w:rPr>
          <w:rFonts w:ascii="Times New Roman" w:hAnsi="Times New Roman" w:cs="Times New Roman"/>
          <w:sz w:val="24"/>
          <w:szCs w:val="24"/>
        </w:rPr>
        <w:t xml:space="preserve">Shripur a mountain village famed for its temple named Kamleshwa. The village there was fearful of a lion, people asked him to take shelter, but Neelkanth had already spent time in the wild and </w:t>
      </w:r>
      <w:r w:rsidR="00D903C5">
        <w:rPr>
          <w:rFonts w:ascii="Times New Roman" w:hAnsi="Times New Roman" w:cs="Times New Roman"/>
          <w:sz w:val="24"/>
          <w:szCs w:val="24"/>
        </w:rPr>
        <w:lastRenderedPageBreak/>
        <w:t xml:space="preserve">was acquainted with those animals. The villagers asked Neelkanth to stay, but he denied by saying that what they need is the courage to rise above fear and not him </w:t>
      </w:r>
      <w:r w:rsidR="00D903C5">
        <w:rPr>
          <w:rFonts w:ascii="Times New Roman" w:hAnsi="Times New Roman" w:cs="Times New Roman"/>
          <w:sz w:val="24"/>
          <w:szCs w:val="24"/>
        </w:rPr>
        <w:fldChar w:fldCharType="begin"/>
      </w:r>
      <w:r w:rsidR="00D903C5">
        <w:rPr>
          <w:rFonts w:ascii="Times New Roman" w:hAnsi="Times New Roman" w:cs="Times New Roman"/>
          <w:sz w:val="24"/>
          <w:szCs w:val="24"/>
        </w:rPr>
        <w:instrText xml:space="preserve"> ADDIN ZOTERO_ITEM CSL_CITATION {"citationID":"qxspvni4","properties":{"formattedCitation":"({\\i{}Incredible True-Life Story of Neelkanth | Unforgettable Journey})","plainCitation":"(Incredible True-Life Story of Neelkanth | Unforgettable Journey)","noteIndex":0},"citationItems":[{"id":187,"uris":["http://zotero.org/users/local/jpfyfVgo/items/W34UMQW6"],"uri":["http://zotero.org/users/local/jpfyfVgo/items/W34UMQW6"],"itemData":{"id":187,"type":"motion_picture","title":"Incredible True-life Story of Neelkanth | unforgettable journey","source":"YouTube","dimensions":"41:29","abstract":"On 29 June 1792, an 11 year old boy in India left the comfort of his home and set out alone on an extraordinary journey to explore the world beyond, to experience nature, to seek knowledge and to help people. Discover India and its rich history and culture through the incredible true-life story of Neelkanth, who walked for 7 years, over 12,000 kilometers, barefoot, with few possessions, across the length and breadth of this fabled land. His journey remains a timeless odyssey into the soul of one of the world’s oldest cultures. It is a story of courage and perseverance, including his amazing trek through the freezing winters of the Himalayas. It is a story of fearlessness when face to face with death. It is the story of a child’s mysterious ability not only to survive, but to absorb wisdom and to selflessly share it with those he met along the way. This child’s unforgettable journey has inspired millions of people in India and beyond for more than 200 years. Experience the magnificent beauty of India in a film both breathtaking and inspirational. Neelkanth Yatra brings to life the real culture and spirituality of India’s diverse people and customs, majestic art and architecture, and the unforgettable sights, sounds and power of its awe-inspiring festivals.","URL":"https://www.youtube.com/watch?v=hmuIyUDJL5E","accessed":{"date-parts":[["2019",10,3]]}}}],"schema":"https://github.com/citation-style-language/schema/raw/master/csl-citation.json"} </w:instrText>
      </w:r>
      <w:r w:rsidR="00D903C5">
        <w:rPr>
          <w:rFonts w:ascii="Times New Roman" w:hAnsi="Times New Roman" w:cs="Times New Roman"/>
          <w:sz w:val="24"/>
          <w:szCs w:val="24"/>
        </w:rPr>
        <w:fldChar w:fldCharType="separate"/>
      </w:r>
      <w:r w:rsidR="00D903C5" w:rsidRPr="00D903C5">
        <w:rPr>
          <w:rFonts w:ascii="Times New Roman" w:hAnsi="Times New Roman" w:cs="Times New Roman"/>
          <w:sz w:val="24"/>
          <w:szCs w:val="24"/>
        </w:rPr>
        <w:t>(</w:t>
      </w:r>
      <w:r w:rsidR="00D903C5" w:rsidRPr="00D903C5">
        <w:rPr>
          <w:rFonts w:ascii="Times New Roman" w:hAnsi="Times New Roman" w:cs="Times New Roman"/>
          <w:i/>
          <w:iCs/>
          <w:sz w:val="24"/>
          <w:szCs w:val="24"/>
        </w:rPr>
        <w:t>Incredible True-Life Story of Neelkanth | Unforgettable Journey</w:t>
      </w:r>
      <w:r w:rsidR="00D903C5" w:rsidRPr="00D903C5">
        <w:rPr>
          <w:rFonts w:ascii="Times New Roman" w:hAnsi="Times New Roman" w:cs="Times New Roman"/>
          <w:sz w:val="24"/>
          <w:szCs w:val="24"/>
        </w:rPr>
        <w:t>)</w:t>
      </w:r>
      <w:r w:rsidR="00D903C5">
        <w:rPr>
          <w:rFonts w:ascii="Times New Roman" w:hAnsi="Times New Roman" w:cs="Times New Roman"/>
          <w:sz w:val="24"/>
          <w:szCs w:val="24"/>
        </w:rPr>
        <w:fldChar w:fldCharType="end"/>
      </w:r>
      <w:r w:rsidR="00D903C5">
        <w:rPr>
          <w:rFonts w:ascii="Times New Roman" w:hAnsi="Times New Roman" w:cs="Times New Roman"/>
          <w:sz w:val="24"/>
          <w:szCs w:val="24"/>
        </w:rPr>
        <w:t xml:space="preserve">. </w:t>
      </w:r>
      <w:r w:rsidR="005676F1">
        <w:rPr>
          <w:rFonts w:ascii="Times New Roman" w:hAnsi="Times New Roman" w:cs="Times New Roman"/>
          <w:sz w:val="24"/>
          <w:szCs w:val="24"/>
        </w:rPr>
        <w:t xml:space="preserve">He spent wintertime in the Himalayas with sheer determination and faith, when others left their houses. There he spent time in Hindu religion most sacred mountain mount Kailash. He then spent his time in Muktinaath the historical temple of Vishnu. He spent four years in the Himalayas and then moved east to share his stories with others. </w:t>
      </w:r>
      <w:r>
        <w:rPr>
          <w:rFonts w:ascii="Times New Roman" w:hAnsi="Times New Roman" w:cs="Times New Roman"/>
          <w:sz w:val="24"/>
          <w:szCs w:val="24"/>
        </w:rPr>
        <w:t>He then moved towards Rameshwaram temple and from there on continued his journey to the southe</w:t>
      </w:r>
      <w:r>
        <w:rPr>
          <w:rFonts w:ascii="Times New Roman" w:hAnsi="Times New Roman" w:cs="Times New Roman"/>
          <w:sz w:val="24"/>
          <w:szCs w:val="24"/>
        </w:rPr>
        <w:t>rn part of India. In the end, he arrived in the area of Gujrat. There he met Ramanand who requested him to be his successor, at first he hesitated but then realized that this was the spiritual home that he was looking for.</w:t>
      </w:r>
    </w:p>
    <w:p w14:paraId="64492A8C" w14:textId="77777777" w:rsidR="00F57610" w:rsidRPr="00F57610" w:rsidRDefault="007F26EF" w:rsidP="00F57610">
      <w:pPr>
        <w:spacing w:after="0" w:line="480" w:lineRule="auto"/>
        <w:rPr>
          <w:rFonts w:ascii="Times New Roman" w:hAnsi="Times New Roman" w:cs="Times New Roman"/>
          <w:b/>
          <w:sz w:val="24"/>
          <w:szCs w:val="24"/>
        </w:rPr>
      </w:pPr>
      <w:r w:rsidRPr="00F57610">
        <w:rPr>
          <w:rFonts w:ascii="Times New Roman" w:hAnsi="Times New Roman" w:cs="Times New Roman"/>
          <w:b/>
          <w:sz w:val="24"/>
          <w:szCs w:val="24"/>
        </w:rPr>
        <w:t xml:space="preserve">Asceticism and Mysticism </w:t>
      </w:r>
    </w:p>
    <w:p w14:paraId="65F238DD" w14:textId="77777777" w:rsidR="00A30B3F" w:rsidRDefault="007F26EF" w:rsidP="00A30B3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elkan</w:t>
      </w:r>
      <w:r>
        <w:rPr>
          <w:rFonts w:ascii="Times New Roman" w:hAnsi="Times New Roman" w:cs="Times New Roman"/>
          <w:sz w:val="24"/>
          <w:szCs w:val="24"/>
        </w:rPr>
        <w:t xml:space="preserve">th has inspired many people through his journey. India is a very large and populous country of different religions, sects, and cultures. Through his traveling, he shared his efforts and stories of sacrifice, hardships, and wisdom achieved through it. That </w:t>
      </w:r>
      <w:r>
        <w:rPr>
          <w:rFonts w:ascii="Times New Roman" w:hAnsi="Times New Roman" w:cs="Times New Roman"/>
          <w:sz w:val="24"/>
          <w:szCs w:val="24"/>
        </w:rPr>
        <w:t>has helped many people to live in harmony and peace. His lifestyle and journey is a true example of Hindu renunciation called Sannyasa. Sannyasa is defined in terms of a simple life with no materialism. It includes the study of meditation and ethical value</w:t>
      </w:r>
      <w:r>
        <w:rPr>
          <w:rFonts w:ascii="Times New Roman" w:hAnsi="Times New Roman" w:cs="Times New Roman"/>
          <w:sz w:val="24"/>
          <w:szCs w:val="24"/>
        </w:rPr>
        <w:t xml:space="preserve">s. </w:t>
      </w:r>
      <w:r w:rsidR="004E3285">
        <w:rPr>
          <w:rFonts w:ascii="Times New Roman" w:hAnsi="Times New Roman" w:cs="Times New Roman"/>
          <w:sz w:val="24"/>
          <w:szCs w:val="24"/>
        </w:rPr>
        <w:t xml:space="preserve">Mirabai and Ramananda were previous great examples of Hindu Yogi's that were an inspiration for many people like Neelkanth. </w:t>
      </w:r>
      <w:r>
        <w:rPr>
          <w:rFonts w:ascii="Times New Roman" w:hAnsi="Times New Roman" w:cs="Times New Roman"/>
          <w:sz w:val="24"/>
          <w:szCs w:val="24"/>
        </w:rPr>
        <w:t>The life of Neelkanth was not different from many other Yogi's but the major characteristic that set him apart was his age and wi</w:t>
      </w:r>
      <w:r>
        <w:rPr>
          <w:rFonts w:ascii="Times New Roman" w:hAnsi="Times New Roman" w:cs="Times New Roman"/>
          <w:sz w:val="24"/>
          <w:szCs w:val="24"/>
        </w:rPr>
        <w:t>sdom. There isn't any example of a Yogi greater than Neelkanth. The journey’s in general help these Yogi’s that travel through different cultures and then share their experiences with others. As for one of the biggest countries in the world. India has many</w:t>
      </w:r>
      <w:r>
        <w:rPr>
          <w:rFonts w:ascii="Times New Roman" w:hAnsi="Times New Roman" w:cs="Times New Roman"/>
          <w:sz w:val="24"/>
          <w:szCs w:val="24"/>
        </w:rPr>
        <w:t xml:space="preserve"> </w:t>
      </w:r>
      <w:r>
        <w:rPr>
          <w:rFonts w:ascii="Times New Roman" w:hAnsi="Times New Roman" w:cs="Times New Roman"/>
          <w:sz w:val="24"/>
          <w:szCs w:val="24"/>
        </w:rPr>
        <w:lastRenderedPageBreak/>
        <w:t>religions and cultures, and these differences can often cause problems. However, it is through these mystic Yogi's who share their stories and bring harmonies among people.</w:t>
      </w:r>
    </w:p>
    <w:p w14:paraId="187C67BB" w14:textId="77777777" w:rsidR="00A30B3F" w:rsidRPr="00A30B3F" w:rsidRDefault="007F26EF" w:rsidP="00A30B3F">
      <w:pPr>
        <w:spacing w:after="0" w:line="480" w:lineRule="auto"/>
        <w:rPr>
          <w:rFonts w:ascii="Times New Roman" w:hAnsi="Times New Roman" w:cs="Times New Roman"/>
          <w:b/>
          <w:sz w:val="24"/>
          <w:szCs w:val="24"/>
        </w:rPr>
      </w:pPr>
      <w:r w:rsidRPr="00A30B3F">
        <w:rPr>
          <w:rFonts w:ascii="Times New Roman" w:hAnsi="Times New Roman" w:cs="Times New Roman"/>
          <w:b/>
          <w:sz w:val="24"/>
          <w:szCs w:val="24"/>
        </w:rPr>
        <w:t>Unity in Diversity</w:t>
      </w:r>
    </w:p>
    <w:p w14:paraId="77A4248E" w14:textId="77777777" w:rsidR="00F57610" w:rsidRDefault="007F26EF" w:rsidP="006726F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indu religion is not a religion that follows one specific God. Different people have different beliefs and specific set of Gods associated with them. Hindu religion is a very diverse religion. With diversity, there can be disharmony as well; however, with</w:t>
      </w:r>
      <w:r>
        <w:rPr>
          <w:rFonts w:ascii="Times New Roman" w:hAnsi="Times New Roman" w:cs="Times New Roman"/>
          <w:sz w:val="24"/>
          <w:szCs w:val="24"/>
        </w:rPr>
        <w:t xml:space="preserve"> the implications of proper teachings, it can be avoided. That is why different Hindu Yogis and swamis have historically focused on the term "unity in diversity". This statement implies that no matter where you are, or from whichever branch of Hinduism you</w:t>
      </w:r>
      <w:r>
        <w:rPr>
          <w:rFonts w:ascii="Times New Roman" w:hAnsi="Times New Roman" w:cs="Times New Roman"/>
          <w:sz w:val="24"/>
          <w:szCs w:val="24"/>
        </w:rPr>
        <w:t xml:space="preserve"> are, you will be treated equally. Although there are some classifications today, the teachings of different Yogi's like Neelkanth have always focused on the unity of different cultures. This is because he knew only then can they serve humanity.</w:t>
      </w:r>
    </w:p>
    <w:p w14:paraId="6F1B618E" w14:textId="77777777" w:rsidR="00981F54" w:rsidRDefault="00981F54" w:rsidP="00981F54">
      <w:pPr>
        <w:spacing w:after="0" w:line="480" w:lineRule="auto"/>
        <w:rPr>
          <w:rFonts w:ascii="Times New Roman" w:hAnsi="Times New Roman" w:cs="Times New Roman"/>
          <w:sz w:val="24"/>
          <w:szCs w:val="24"/>
        </w:rPr>
      </w:pPr>
    </w:p>
    <w:p w14:paraId="087A7C1A" w14:textId="77777777" w:rsidR="00981F54" w:rsidRDefault="00981F54" w:rsidP="00981F54">
      <w:pPr>
        <w:spacing w:after="0" w:line="480" w:lineRule="auto"/>
        <w:rPr>
          <w:rFonts w:ascii="Times New Roman" w:hAnsi="Times New Roman" w:cs="Times New Roman"/>
          <w:sz w:val="24"/>
          <w:szCs w:val="24"/>
        </w:rPr>
      </w:pPr>
    </w:p>
    <w:p w14:paraId="5DF79A21" w14:textId="77777777" w:rsidR="00981F54" w:rsidRDefault="00981F54" w:rsidP="00981F54">
      <w:pPr>
        <w:spacing w:after="0" w:line="480" w:lineRule="auto"/>
        <w:rPr>
          <w:rFonts w:ascii="Times New Roman" w:hAnsi="Times New Roman" w:cs="Times New Roman"/>
          <w:sz w:val="24"/>
          <w:szCs w:val="24"/>
        </w:rPr>
      </w:pPr>
    </w:p>
    <w:p w14:paraId="7EE0D607" w14:textId="77777777" w:rsidR="00981F54" w:rsidRDefault="00981F54" w:rsidP="00981F54">
      <w:pPr>
        <w:spacing w:after="0" w:line="480" w:lineRule="auto"/>
        <w:rPr>
          <w:rFonts w:ascii="Times New Roman" w:hAnsi="Times New Roman" w:cs="Times New Roman"/>
          <w:sz w:val="24"/>
          <w:szCs w:val="24"/>
        </w:rPr>
      </w:pPr>
    </w:p>
    <w:p w14:paraId="127FB5EB" w14:textId="77777777" w:rsidR="00981F54" w:rsidRDefault="00981F54" w:rsidP="00981F54">
      <w:pPr>
        <w:spacing w:after="0" w:line="480" w:lineRule="auto"/>
        <w:rPr>
          <w:rFonts w:ascii="Times New Roman" w:hAnsi="Times New Roman" w:cs="Times New Roman"/>
          <w:sz w:val="24"/>
          <w:szCs w:val="24"/>
        </w:rPr>
      </w:pPr>
    </w:p>
    <w:p w14:paraId="4872B716" w14:textId="77777777" w:rsidR="00981F54" w:rsidRDefault="00981F54" w:rsidP="00981F54">
      <w:pPr>
        <w:spacing w:after="0" w:line="480" w:lineRule="auto"/>
        <w:rPr>
          <w:rFonts w:ascii="Times New Roman" w:hAnsi="Times New Roman" w:cs="Times New Roman"/>
          <w:sz w:val="24"/>
          <w:szCs w:val="24"/>
        </w:rPr>
      </w:pPr>
    </w:p>
    <w:p w14:paraId="73E6A21A" w14:textId="77777777" w:rsidR="00981F54" w:rsidRDefault="00981F54" w:rsidP="00981F54">
      <w:pPr>
        <w:spacing w:after="0" w:line="480" w:lineRule="auto"/>
        <w:rPr>
          <w:rFonts w:ascii="Times New Roman" w:hAnsi="Times New Roman" w:cs="Times New Roman"/>
          <w:sz w:val="24"/>
          <w:szCs w:val="24"/>
        </w:rPr>
      </w:pPr>
    </w:p>
    <w:p w14:paraId="71E5BAD9" w14:textId="77777777" w:rsidR="00981F54" w:rsidRDefault="00981F54" w:rsidP="00981F54">
      <w:pPr>
        <w:spacing w:after="0" w:line="480" w:lineRule="auto"/>
        <w:rPr>
          <w:rFonts w:ascii="Times New Roman" w:hAnsi="Times New Roman" w:cs="Times New Roman"/>
          <w:sz w:val="24"/>
          <w:szCs w:val="24"/>
        </w:rPr>
      </w:pPr>
    </w:p>
    <w:p w14:paraId="153E1D55" w14:textId="77777777" w:rsidR="00981F54" w:rsidRDefault="00981F54" w:rsidP="00981F54">
      <w:pPr>
        <w:spacing w:after="0" w:line="480" w:lineRule="auto"/>
        <w:rPr>
          <w:rFonts w:ascii="Times New Roman" w:hAnsi="Times New Roman" w:cs="Times New Roman"/>
          <w:sz w:val="24"/>
          <w:szCs w:val="24"/>
        </w:rPr>
      </w:pPr>
    </w:p>
    <w:p w14:paraId="0AF7FB28" w14:textId="77777777" w:rsidR="00981F54" w:rsidRDefault="00981F54" w:rsidP="00981F54">
      <w:pPr>
        <w:spacing w:after="0" w:line="480" w:lineRule="auto"/>
        <w:rPr>
          <w:rFonts w:ascii="Times New Roman" w:hAnsi="Times New Roman" w:cs="Times New Roman"/>
          <w:sz w:val="24"/>
          <w:szCs w:val="24"/>
        </w:rPr>
      </w:pPr>
    </w:p>
    <w:p w14:paraId="666AE6A0" w14:textId="77777777" w:rsidR="00981F54" w:rsidRDefault="00981F54" w:rsidP="00981F54">
      <w:pPr>
        <w:spacing w:after="0" w:line="480" w:lineRule="auto"/>
        <w:rPr>
          <w:rFonts w:ascii="Times New Roman" w:hAnsi="Times New Roman" w:cs="Times New Roman"/>
          <w:sz w:val="24"/>
          <w:szCs w:val="24"/>
        </w:rPr>
      </w:pPr>
    </w:p>
    <w:p w14:paraId="2E1E71B3" w14:textId="77777777" w:rsidR="00981F54" w:rsidRDefault="007F26EF" w:rsidP="00981F54">
      <w:pPr>
        <w:spacing w:after="0" w:line="480" w:lineRule="auto"/>
        <w:rPr>
          <w:rFonts w:ascii="Times New Roman" w:hAnsi="Times New Roman" w:cs="Times New Roman"/>
          <w:b/>
          <w:sz w:val="24"/>
          <w:szCs w:val="24"/>
        </w:rPr>
      </w:pPr>
      <w:r w:rsidRPr="00981F54">
        <w:rPr>
          <w:rFonts w:ascii="Times New Roman" w:hAnsi="Times New Roman" w:cs="Times New Roman"/>
          <w:b/>
          <w:sz w:val="24"/>
          <w:szCs w:val="24"/>
        </w:rPr>
        <w:lastRenderedPageBreak/>
        <w:t>Work Cited</w:t>
      </w:r>
    </w:p>
    <w:p w14:paraId="60FCB73E" w14:textId="77777777" w:rsidR="00981F54" w:rsidRPr="00981F54" w:rsidRDefault="007F26EF" w:rsidP="00981F54">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981F54">
        <w:rPr>
          <w:rFonts w:ascii="Times New Roman" w:hAnsi="Times New Roman" w:cs="Times New Roman"/>
          <w:i/>
          <w:iCs/>
          <w:sz w:val="24"/>
        </w:rPr>
        <w:t>Incredible True-Life Story of Neelkanth | Unforgettable Journey</w:t>
      </w:r>
      <w:r w:rsidRPr="00981F54">
        <w:rPr>
          <w:rFonts w:ascii="Times New Roman" w:hAnsi="Times New Roman" w:cs="Times New Roman"/>
          <w:sz w:val="24"/>
        </w:rPr>
        <w:t xml:space="preserve">. </w:t>
      </w:r>
      <w:r w:rsidRPr="00981F54">
        <w:rPr>
          <w:rFonts w:ascii="Times New Roman" w:hAnsi="Times New Roman" w:cs="Times New Roman"/>
          <w:i/>
          <w:iCs/>
          <w:sz w:val="24"/>
        </w:rPr>
        <w:t>YouTube</w:t>
      </w:r>
      <w:r w:rsidRPr="00981F54">
        <w:rPr>
          <w:rFonts w:ascii="Times New Roman" w:hAnsi="Times New Roman" w:cs="Times New Roman"/>
          <w:sz w:val="24"/>
        </w:rPr>
        <w:t>, https://www.youtube.com/watch?v=hmuIyUDJL5E. Accessed 3 Oct. 2019.</w:t>
      </w:r>
    </w:p>
    <w:p w14:paraId="5A0EAFD8" w14:textId="77777777" w:rsidR="00981F54" w:rsidRPr="00981F54" w:rsidRDefault="007F26EF" w:rsidP="00981F54">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981F54" w:rsidRPr="00981F54">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B83FFB" w14:textId="77777777" w:rsidR="007F26EF" w:rsidRDefault="007F26EF">
      <w:pPr>
        <w:spacing w:after="0" w:line="240" w:lineRule="auto"/>
      </w:pPr>
      <w:r>
        <w:separator/>
      </w:r>
    </w:p>
  </w:endnote>
  <w:endnote w:type="continuationSeparator" w:id="0">
    <w:p w14:paraId="3CBCF5F0" w14:textId="77777777" w:rsidR="007F26EF" w:rsidRDefault="007F26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332971" w14:textId="77777777" w:rsidR="007F26EF" w:rsidRDefault="007F26EF">
      <w:pPr>
        <w:spacing w:after="0" w:line="240" w:lineRule="auto"/>
      </w:pPr>
      <w:r>
        <w:separator/>
      </w:r>
    </w:p>
  </w:footnote>
  <w:footnote w:type="continuationSeparator" w:id="0">
    <w:p w14:paraId="33155605" w14:textId="77777777" w:rsidR="007F26EF" w:rsidRDefault="007F26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A4F23B" w14:textId="77777777" w:rsidR="00981F54" w:rsidRPr="00981F54" w:rsidRDefault="007F26EF" w:rsidP="00981F54">
    <w:pPr>
      <w:pStyle w:val="Header"/>
      <w:jc w:val="right"/>
      <w:rPr>
        <w:rFonts w:ascii="Times New Roman" w:hAnsi="Times New Roman" w:cs="Times New Roman"/>
        <w:sz w:val="24"/>
        <w:szCs w:val="24"/>
      </w:rPr>
    </w:pPr>
    <w:r w:rsidRPr="00981F54">
      <w:rPr>
        <w:rFonts w:ascii="Times New Roman" w:hAnsi="Times New Roman" w:cs="Times New Roman"/>
        <w:sz w:val="24"/>
        <w:szCs w:val="24"/>
      </w:rPr>
      <w:t xml:space="preserve">Last Name </w:t>
    </w:r>
    <w:r w:rsidRPr="00981F54">
      <w:rPr>
        <w:rFonts w:ascii="Times New Roman" w:hAnsi="Times New Roman" w:cs="Times New Roman"/>
        <w:sz w:val="24"/>
        <w:szCs w:val="24"/>
      </w:rPr>
      <w:fldChar w:fldCharType="begin"/>
    </w:r>
    <w:r w:rsidRPr="00981F54">
      <w:rPr>
        <w:rFonts w:ascii="Times New Roman" w:hAnsi="Times New Roman" w:cs="Times New Roman"/>
        <w:sz w:val="24"/>
        <w:szCs w:val="24"/>
      </w:rPr>
      <w:instrText xml:space="preserve"> PAGE   \* MERGEFORMAT </w:instrText>
    </w:r>
    <w:r w:rsidRPr="00981F54">
      <w:rPr>
        <w:rFonts w:ascii="Times New Roman" w:hAnsi="Times New Roman" w:cs="Times New Roman"/>
        <w:sz w:val="24"/>
        <w:szCs w:val="24"/>
      </w:rPr>
      <w:fldChar w:fldCharType="separate"/>
    </w:r>
    <w:r>
      <w:rPr>
        <w:rFonts w:ascii="Times New Roman" w:hAnsi="Times New Roman" w:cs="Times New Roman"/>
        <w:noProof/>
        <w:sz w:val="24"/>
        <w:szCs w:val="24"/>
      </w:rPr>
      <w:t>4</w:t>
    </w:r>
    <w:r w:rsidRPr="00981F54">
      <w:rPr>
        <w:rFonts w:ascii="Times New Roman" w:hAnsi="Times New Roman" w:cs="Times New Roman"/>
        <w:noProof/>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581"/>
    <w:rsid w:val="00191B9A"/>
    <w:rsid w:val="002D66F1"/>
    <w:rsid w:val="003B6205"/>
    <w:rsid w:val="004913BB"/>
    <w:rsid w:val="004E3285"/>
    <w:rsid w:val="005676F1"/>
    <w:rsid w:val="005F2FFE"/>
    <w:rsid w:val="006726FA"/>
    <w:rsid w:val="006E421C"/>
    <w:rsid w:val="00742066"/>
    <w:rsid w:val="00747FC5"/>
    <w:rsid w:val="007F26EF"/>
    <w:rsid w:val="00981F54"/>
    <w:rsid w:val="00A17FF6"/>
    <w:rsid w:val="00A30B3F"/>
    <w:rsid w:val="00A32CF1"/>
    <w:rsid w:val="00AA6581"/>
    <w:rsid w:val="00AD7FA1"/>
    <w:rsid w:val="00C1033C"/>
    <w:rsid w:val="00D903C5"/>
    <w:rsid w:val="00F576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BC26C58-ED02-4814-8C4D-B7BEFAB06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103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033C"/>
  </w:style>
  <w:style w:type="paragraph" w:styleId="Footer">
    <w:name w:val="footer"/>
    <w:basedOn w:val="Normal"/>
    <w:link w:val="FooterChar"/>
    <w:uiPriority w:val="99"/>
    <w:unhideWhenUsed/>
    <w:rsid w:val="00C103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033C"/>
  </w:style>
  <w:style w:type="paragraph" w:styleId="NoSpacing">
    <w:name w:val="No Spacing"/>
    <w:aliases w:val="No Indent"/>
    <w:uiPriority w:val="1"/>
    <w:qFormat/>
    <w:rsid w:val="00981F54"/>
    <w:pPr>
      <w:spacing w:after="0" w:line="480" w:lineRule="auto"/>
    </w:pPr>
    <w:rPr>
      <w:rFonts w:eastAsiaTheme="minorEastAsia"/>
      <w:sz w:val="24"/>
      <w:szCs w:val="24"/>
      <w:lang w:eastAsia="ja-JP"/>
    </w:rPr>
  </w:style>
  <w:style w:type="paragraph" w:styleId="Bibliography">
    <w:name w:val="Bibliography"/>
    <w:basedOn w:val="Normal"/>
    <w:next w:val="Normal"/>
    <w:uiPriority w:val="37"/>
    <w:unhideWhenUsed/>
    <w:rsid w:val="00981F5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3A3788E652F4292A67DDA4AF9CBE635"/>
        <w:category>
          <w:name w:val="General"/>
          <w:gallery w:val="placeholder"/>
        </w:category>
        <w:types>
          <w:type w:val="bbPlcHdr"/>
        </w:types>
        <w:behaviors>
          <w:behavior w:val="content"/>
        </w:behaviors>
        <w:guid w:val="{25ABE66B-11DB-4EB0-B8C4-1E97FCB2353E}"/>
      </w:docPartPr>
      <w:docPartBody>
        <w:p w:rsidR="00191B9A" w:rsidRDefault="003336F8" w:rsidP="003B6205">
          <w:pPr>
            <w:pStyle w:val="E3A3788E652F4292A67DDA4AF9CBE635"/>
          </w:pPr>
          <w:r>
            <w:t>Your Name</w:t>
          </w:r>
        </w:p>
      </w:docPartBody>
    </w:docPart>
    <w:docPart>
      <w:docPartPr>
        <w:name w:val="C9A42E4E58F848419CDD1D155C62A4ED"/>
        <w:category>
          <w:name w:val="General"/>
          <w:gallery w:val="placeholder"/>
        </w:category>
        <w:types>
          <w:type w:val="bbPlcHdr"/>
        </w:types>
        <w:behaviors>
          <w:behavior w:val="content"/>
        </w:behaviors>
        <w:guid w:val="{178314F3-4EF0-4409-B30E-62E7C48E3A74}"/>
      </w:docPartPr>
      <w:docPartBody>
        <w:p w:rsidR="00191B9A" w:rsidRDefault="003336F8" w:rsidP="003B6205">
          <w:pPr>
            <w:pStyle w:val="C9A42E4E58F848419CDD1D155C62A4ED"/>
          </w:pPr>
          <w:r>
            <w:t>Instructor Name</w:t>
          </w:r>
        </w:p>
      </w:docPartBody>
    </w:docPart>
    <w:docPart>
      <w:docPartPr>
        <w:name w:val="312A505D43A7400EB8392A5E0ECBD63D"/>
        <w:category>
          <w:name w:val="General"/>
          <w:gallery w:val="placeholder"/>
        </w:category>
        <w:types>
          <w:type w:val="bbPlcHdr"/>
        </w:types>
        <w:behaviors>
          <w:behavior w:val="content"/>
        </w:behaviors>
        <w:guid w:val="{5F4F2B02-0607-404F-B7C7-074B257D955A}"/>
      </w:docPartPr>
      <w:docPartBody>
        <w:p w:rsidR="00191B9A" w:rsidRDefault="003336F8" w:rsidP="003B6205">
          <w:pPr>
            <w:pStyle w:val="312A505D43A7400EB8392A5E0ECBD63D"/>
          </w:pPr>
          <w:r>
            <w:t>Course Number</w:t>
          </w:r>
        </w:p>
      </w:docPartBody>
    </w:docPart>
    <w:docPart>
      <w:docPartPr>
        <w:name w:val="3D9D4146FDB74ABBB4AD6A08B1FB7A3E"/>
        <w:category>
          <w:name w:val="General"/>
          <w:gallery w:val="placeholder"/>
        </w:category>
        <w:types>
          <w:type w:val="bbPlcHdr"/>
        </w:types>
        <w:behaviors>
          <w:behavior w:val="content"/>
        </w:behaviors>
        <w:guid w:val="{CFE3BBAE-57DB-4193-B0F7-43478742B766}"/>
      </w:docPartPr>
      <w:docPartBody>
        <w:p w:rsidR="00191B9A" w:rsidRDefault="003336F8" w:rsidP="003B6205">
          <w:pPr>
            <w:pStyle w:val="3D9D4146FDB74ABBB4AD6A08B1FB7A3E"/>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6205"/>
    <w:rsid w:val="00191B9A"/>
    <w:rsid w:val="003336F8"/>
    <w:rsid w:val="00372372"/>
    <w:rsid w:val="003B6205"/>
    <w:rsid w:val="00496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3A3788E652F4292A67DDA4AF9CBE635">
    <w:name w:val="E3A3788E652F4292A67DDA4AF9CBE635"/>
    <w:rsid w:val="003B6205"/>
  </w:style>
  <w:style w:type="paragraph" w:customStyle="1" w:styleId="C9A42E4E58F848419CDD1D155C62A4ED">
    <w:name w:val="C9A42E4E58F848419CDD1D155C62A4ED"/>
    <w:rsid w:val="003B6205"/>
  </w:style>
  <w:style w:type="paragraph" w:customStyle="1" w:styleId="312A505D43A7400EB8392A5E0ECBD63D">
    <w:name w:val="312A505D43A7400EB8392A5E0ECBD63D"/>
    <w:rsid w:val="003B6205"/>
  </w:style>
  <w:style w:type="paragraph" w:customStyle="1" w:styleId="3D9D4146FDB74ABBB4AD6A08B1FB7A3E">
    <w:name w:val="3D9D4146FDB74ABBB4AD6A08B1FB7A3E"/>
    <w:rsid w:val="003B6205"/>
  </w:style>
  <w:style w:type="paragraph" w:customStyle="1" w:styleId="62FEB6CC7F4C4D38BD3BA11D49E49EC4">
    <w:name w:val="62FEB6CC7F4C4D38BD3BA11D49E49EC4"/>
    <w:rsid w:val="003B62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322</Words>
  <Characters>7542</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2</cp:revision>
  <dcterms:created xsi:type="dcterms:W3CDTF">2019-10-03T08:25:00Z</dcterms:created>
  <dcterms:modified xsi:type="dcterms:W3CDTF">2019-10-03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9CqKiFs"/&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